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66936C" w14:textId="77777777" w:rsidR="00CC501A" w:rsidRPr="009A31B6" w:rsidRDefault="00CC501A" w:rsidP="00CC501A">
      <w:pPr>
        <w:spacing w:after="0" w:line="240" w:lineRule="auto"/>
        <w:jc w:val="both"/>
        <w:textAlignment w:val="baseline"/>
        <w:rPr>
          <w:rFonts w:ascii="Times New Roman" w:eastAsia="Times New Roman" w:hAnsi="Times New Roman" w:cs="Times New Roman"/>
          <w:color w:val="000000"/>
          <w:kern w:val="0"/>
          <w:sz w:val="18"/>
          <w:szCs w:val="18"/>
          <w:lang w:eastAsia="en-AU"/>
          <w14:ligatures w14:val="none"/>
        </w:rPr>
      </w:pPr>
      <w:bookmarkStart w:id="0" w:name="_GoBack"/>
      <w:bookmarkEnd w:id="0"/>
      <w:r w:rsidRPr="009A31B6">
        <w:rPr>
          <w:rFonts w:ascii="Times New Roman" w:eastAsia="Times New Roman" w:hAnsi="Times New Roman" w:cs="Times New Roman"/>
          <w:color w:val="000000"/>
          <w:kern w:val="0"/>
          <w:sz w:val="18"/>
          <w:szCs w:val="18"/>
          <w:lang w:val="en-GB" w:eastAsia="en-AU"/>
          <w14:ligatures w14:val="none"/>
        </w:rPr>
        <w:t>Table 1. Summary of JEV seroprevalence studies conducted in Australia.</w:t>
      </w:r>
      <w:r w:rsidRPr="009A31B6">
        <w:rPr>
          <w:rFonts w:ascii="Times New Roman" w:eastAsia="Times New Roman" w:hAnsi="Times New Roman" w:cs="Times New Roman"/>
          <w:color w:val="000000"/>
          <w:kern w:val="0"/>
          <w:sz w:val="18"/>
          <w:szCs w:val="18"/>
          <w:lang w:eastAsia="en-AU"/>
          <w14:ligatures w14:val="none"/>
        </w:rPr>
        <w:t> </w:t>
      </w:r>
    </w:p>
    <w:p w14:paraId="33325E17" w14:textId="77777777" w:rsidR="00CC501A" w:rsidRDefault="00CC501A"/>
    <w:tbl>
      <w:tblPr>
        <w:tblW w:w="90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82"/>
        <w:gridCol w:w="2183"/>
        <w:gridCol w:w="834"/>
        <w:gridCol w:w="926"/>
        <w:gridCol w:w="890"/>
        <w:gridCol w:w="1396"/>
        <w:gridCol w:w="1109"/>
      </w:tblGrid>
      <w:tr w:rsidR="00CC501A" w:rsidRPr="009A31B6" w14:paraId="1BD9B8C5" w14:textId="77777777" w:rsidTr="00CC501A">
        <w:trPr>
          <w:trHeight w:val="675"/>
        </w:trPr>
        <w:tc>
          <w:tcPr>
            <w:tcW w:w="1682" w:type="dxa"/>
            <w:tcBorders>
              <w:top w:val="single" w:sz="6" w:space="0" w:color="auto"/>
              <w:left w:val="nil"/>
              <w:bottom w:val="single" w:sz="6" w:space="0" w:color="auto"/>
              <w:right w:val="nil"/>
            </w:tcBorders>
            <w:shd w:val="clear" w:color="auto" w:fill="auto"/>
            <w:vAlign w:val="center"/>
            <w:hideMark/>
          </w:tcPr>
          <w:p w14:paraId="2E50799D"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Species</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single" w:sz="6" w:space="0" w:color="auto"/>
              <w:left w:val="nil"/>
              <w:bottom w:val="single" w:sz="6" w:space="0" w:color="auto"/>
              <w:right w:val="nil"/>
            </w:tcBorders>
            <w:shd w:val="clear" w:color="auto" w:fill="auto"/>
            <w:vAlign w:val="center"/>
            <w:hideMark/>
          </w:tcPr>
          <w:p w14:paraId="60564D08"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ocation</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single" w:sz="6" w:space="0" w:color="auto"/>
              <w:left w:val="nil"/>
              <w:bottom w:val="single" w:sz="6" w:space="0" w:color="auto"/>
              <w:right w:val="nil"/>
            </w:tcBorders>
            <w:shd w:val="clear" w:color="auto" w:fill="auto"/>
            <w:vAlign w:val="center"/>
            <w:hideMark/>
          </w:tcPr>
          <w:p w14:paraId="69D6134E"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tal Tested</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single" w:sz="6" w:space="0" w:color="auto"/>
              <w:left w:val="nil"/>
              <w:bottom w:val="single" w:sz="6" w:space="0" w:color="auto"/>
              <w:right w:val="nil"/>
            </w:tcBorders>
            <w:shd w:val="clear" w:color="auto" w:fill="auto"/>
            <w:vAlign w:val="center"/>
            <w:hideMark/>
          </w:tcPr>
          <w:p w14:paraId="54AF8AA6"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tal Positive</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single" w:sz="6" w:space="0" w:color="auto"/>
              <w:left w:val="nil"/>
              <w:bottom w:val="single" w:sz="6" w:space="0" w:color="auto"/>
              <w:right w:val="nil"/>
            </w:tcBorders>
            <w:shd w:val="clear" w:color="auto" w:fill="auto"/>
            <w:vAlign w:val="center"/>
            <w:hideMark/>
          </w:tcPr>
          <w:p w14:paraId="6D66F10C"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ross-reactive</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single" w:sz="6" w:space="0" w:color="auto"/>
              <w:left w:val="nil"/>
              <w:bottom w:val="single" w:sz="6" w:space="0" w:color="auto"/>
              <w:right w:val="nil"/>
            </w:tcBorders>
            <w:shd w:val="clear" w:color="auto" w:fill="auto"/>
            <w:vAlign w:val="center"/>
            <w:hideMark/>
          </w:tcPr>
          <w:p w14:paraId="213A4509"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es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single" w:sz="6" w:space="0" w:color="auto"/>
              <w:left w:val="nil"/>
              <w:bottom w:val="single" w:sz="6" w:space="0" w:color="auto"/>
              <w:right w:val="nil"/>
            </w:tcBorders>
            <w:shd w:val="clear" w:color="auto" w:fill="auto"/>
            <w:vAlign w:val="center"/>
            <w:hideMark/>
          </w:tcPr>
          <w:p w14:paraId="53771E7E"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Reference</w:t>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2CFC3FB1" w14:textId="77777777" w:rsidTr="00CC501A">
        <w:trPr>
          <w:trHeight w:val="300"/>
        </w:trPr>
        <w:tc>
          <w:tcPr>
            <w:tcW w:w="1682" w:type="dxa"/>
            <w:tcBorders>
              <w:top w:val="single" w:sz="6" w:space="0" w:color="auto"/>
              <w:left w:val="nil"/>
              <w:bottom w:val="nil"/>
              <w:right w:val="nil"/>
            </w:tcBorders>
            <w:shd w:val="clear" w:color="auto" w:fill="auto"/>
            <w:hideMark/>
          </w:tcPr>
          <w:p w14:paraId="0A920DC0"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Domestic pig</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single" w:sz="6" w:space="0" w:color="auto"/>
              <w:left w:val="nil"/>
              <w:bottom w:val="nil"/>
              <w:right w:val="nil"/>
            </w:tcBorders>
            <w:shd w:val="clear" w:color="auto" w:fill="auto"/>
            <w:hideMark/>
          </w:tcPr>
          <w:p w14:paraId="20262A5C"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rres Strait inner islands</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single" w:sz="6" w:space="0" w:color="auto"/>
              <w:left w:val="nil"/>
              <w:bottom w:val="nil"/>
              <w:right w:val="nil"/>
            </w:tcBorders>
            <w:shd w:val="clear" w:color="auto" w:fill="auto"/>
            <w:hideMark/>
          </w:tcPr>
          <w:p w14:paraId="7333DA52"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2</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single" w:sz="6" w:space="0" w:color="auto"/>
              <w:left w:val="nil"/>
              <w:bottom w:val="nil"/>
              <w:right w:val="nil"/>
            </w:tcBorders>
            <w:shd w:val="clear" w:color="auto" w:fill="auto"/>
            <w:hideMark/>
          </w:tcPr>
          <w:p w14:paraId="274B5FE5"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single" w:sz="6" w:space="0" w:color="auto"/>
              <w:left w:val="nil"/>
              <w:bottom w:val="nil"/>
              <w:right w:val="nil"/>
            </w:tcBorders>
            <w:shd w:val="clear" w:color="auto" w:fill="auto"/>
            <w:hideMark/>
          </w:tcPr>
          <w:p w14:paraId="11AAA172"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single" w:sz="6" w:space="0" w:color="auto"/>
              <w:left w:val="nil"/>
              <w:bottom w:val="nil"/>
              <w:right w:val="nil"/>
            </w:tcBorders>
            <w:shd w:val="clear" w:color="auto" w:fill="auto"/>
            <w:hideMark/>
          </w:tcPr>
          <w:p w14:paraId="5A00504E"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single" w:sz="6" w:space="0" w:color="auto"/>
              <w:left w:val="nil"/>
              <w:bottom w:val="nil"/>
              <w:right w:val="nil"/>
            </w:tcBorders>
            <w:shd w:val="clear" w:color="auto" w:fill="auto"/>
            <w:hideMark/>
          </w:tcPr>
          <w:p w14:paraId="59159B86"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SliXttmK","properties":{"formattedCitation":"\\super 14\\nosupersub{}","plainCitation":"14","noteIndex":0},"citationItems":[{"id":516,"uris":["http://zotero.org/users/9710565/items/UTSJLGDM"],"itemData":{"id":516,"type":"article-journal","abstract":"Objectives: To determine the distribution of virus infection during an outbreak of Japanese encephalitis (JE) in the Torres Strait, and to describe the environmental factors facilitating the outbreak. Design: Human and porcine serological surveys for JE virus activity throughout the Torres Strait, and mosquito and household surveys on the island of Badu. break is the first time that it has been Setting: The island of Badu (where the clinical cases occurred) and the other islands recognised in Australia. of the Torres Strait, Australia, during April-May 1995.","container-title":"Medical Journal of Australia","DOI":"10.5694/j.1326-5377.1996.tb124960.x","ISSN":"0025-729X, 1326-5377","issue":"5","journalAbbreviation":"Medical Journal of Australia","language":"en","page":"256-260","source":"DOI.org (Crossref)","title":"An outbreak of Japanese encephalitis in the Torres Strait, Australia, 1995","volume":"165","author":[{"family":"Hanna","given":"Jeffrey N"},{"family":"Ritchie","given":"Scott A"},{"family":"Phillips","given":"Debra A"},{"family":"Shield","given":"Jack"},{"family":"Bailey","given":"M Clare"},{"family":"Mackenzie","given":"John S"},{"family":"Poidinger","given":"Michael"},{"family":"McCall","given":"Bradley J"},{"family":"Mills","given":"Phillip J"}],"issued":{"date-parts":[["1996",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1E4D5C">
              <w:rPr>
                <w:rFonts w:ascii="Times New Roman" w:eastAsia="Times New Roman" w:hAnsi="Times New Roman" w:cs="Times New Roman"/>
                <w:color w:val="000000"/>
                <w:sz w:val="18"/>
                <w:vertAlign w:val="superscript"/>
              </w:rPr>
              <w:t>14</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p>
        </w:tc>
      </w:tr>
      <w:tr w:rsidR="00CC501A" w:rsidRPr="009A31B6" w14:paraId="50CAD17D" w14:textId="77777777" w:rsidTr="00CC501A">
        <w:trPr>
          <w:trHeight w:val="300"/>
        </w:trPr>
        <w:tc>
          <w:tcPr>
            <w:tcW w:w="1682" w:type="dxa"/>
            <w:tcBorders>
              <w:top w:val="nil"/>
              <w:left w:val="nil"/>
              <w:bottom w:val="nil"/>
              <w:right w:val="nil"/>
            </w:tcBorders>
            <w:shd w:val="clear" w:color="auto" w:fill="auto"/>
            <w:hideMark/>
          </w:tcPr>
          <w:p w14:paraId="6424453C"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5E810A21"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rres Strait outer islands</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176E6D15"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0</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025B70FC"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3 (7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090A296D"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65E3DEB7"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71E3F214"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tET6Iao5","properties":{"formattedCitation":"\\super 14\\nosupersub{}","plainCitation":"14","noteIndex":0},"citationItems":[{"id":516,"uris":["http://zotero.org/users/9710565/items/UTSJLGDM"],"itemData":{"id":516,"type":"article-journal","abstract":"Objectives: To determine the distribution of virus infection during an outbreak of Japanese encephalitis (JE) in the Torres Strait, and to describe the environmental factors facilitating the outbreak. Design: Human and porcine serological surveys for JE virus activity throughout the Torres Strait, and mosquito and household surveys on the island of Badu. break is the first time that it has been Setting: The island of Badu (where the clinical cases occurred) and the other islands recognised in Australia. of the Torres Strait, Australia, during April-May 1995.","container-title":"Medical Journal of Australia","DOI":"10.5694/j.1326-5377.1996.tb124960.x","ISSN":"0025-729X, 1326-5377","issue":"5","journalAbbreviation":"Medical Journal of Australia","language":"en","page":"256-260","source":"DOI.org (Crossref)","title":"An outbreak of Japanese encephalitis in the Torres Strait, Australia, 1995","volume":"165","author":[{"family":"Hanna","given":"Jeffrey N"},{"family":"Ritchie","given":"Scott A"},{"family":"Phillips","given":"Debra A"},{"family":"Shield","given":"Jack"},{"family":"Bailey","given":"M Clare"},{"family":"Mackenzie","given":"John S"},{"family":"Poidinger","given":"Michael"},{"family":"McCall","given":"Bradley J"},{"family":"Mills","given":"Phillip J"}],"issued":{"date-parts":[["1996",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1E4D5C">
              <w:rPr>
                <w:rFonts w:ascii="Times New Roman" w:eastAsia="Times New Roman" w:hAnsi="Times New Roman" w:cs="Times New Roman"/>
                <w:color w:val="000000"/>
                <w:sz w:val="18"/>
                <w:vertAlign w:val="superscript"/>
              </w:rPr>
              <w:t>14</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7C4D4682" w14:textId="77777777" w:rsidTr="00CC501A">
        <w:trPr>
          <w:trHeight w:val="300"/>
        </w:trPr>
        <w:tc>
          <w:tcPr>
            <w:tcW w:w="1682" w:type="dxa"/>
            <w:tcBorders>
              <w:top w:val="nil"/>
              <w:left w:val="nil"/>
              <w:bottom w:val="nil"/>
              <w:right w:val="nil"/>
            </w:tcBorders>
            <w:shd w:val="clear" w:color="auto" w:fill="auto"/>
            <w:hideMark/>
          </w:tcPr>
          <w:p w14:paraId="0FD39BBA"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4409F6F3"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ape York</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4D53B3F3"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0</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1F2B4BCB"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3 (33%)</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5B076E68"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47236672"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341DF503"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64q4YuBY","properties":{"formattedCitation":"\\super 21\\nosupersub{}","plainCitation":"21","noteIndex":0},"citationItems":[{"id":518,"uris":["http://zotero.org/users/9710565/items/WR72C8L3"],"itemData":{"id":518,"type":"article-journal","abstract":"Objective: To describe the circumstances of two cases of Japanese encephalitis (JE) in north Queensland in 1998, including one acquired on the Australian mainland. Design: Serological surveillance of sentinel pigs for JE virus activity; serological surveys of humans and pigs and viral cultures of mosquito collections. Setting: Islands in the Torres Strait and communities in the Northern Peninsula Area (NPA) and near the mouth of the Mitchell Riverin Cape York, Queensland, in the 1998wet season (December 1997-May 1998).\nResults: Sentinel pigs in the Torres Strait began to seroconvert to JE virus in February 1998, just before onset of JE in an unvaccinated 12-year-old boy on Badu island. By mid-April, mostsentinel pigs had seroconverted. Numerous JE viruses were isolated from Culexannulirostris mosquitoes collected on Badu. In early March, a person working at the mouth of the Mitchell River developed JE. Serological surveys showed recent JE virus infection in 13 young pigs on a nearbyfarm, but not in 488 nearby residents. In NPAcommunities, sentinel pigs seroconverted slowlyand JE viruses were isolated from three, but none of 604 residents showed evidence of recent infection. Nucleotide sequencing showed that 1998JE virus isolates from the Torres Straitwere virtually identical not only to the 1998isolatefrom an NPA pig, but also to previous (1995) Badu isolates.\nConclusions: JE virus activity was morewidespread in north Queensland in the 1998wet season than in the three previous wet seasons, but ecological circumstances (eg, less intensive pig husbandry, fewer mosquitoes) appearto have limited transmission on the mainland. Nucleotide sequencing indicated a common source for the 1995 and 1998JE viruses. Circumstantial evidence suggests that cyclonic winds carried infected mosquitoes from Papua New Guinea.","container-title":"Medical Journal of Australia","DOI":"10.5694/j.1326-5377.1999.tb127878.x","ISSN":"0025-729X, 1326-5377","issue":"11","journalAbbreviation":"Medical Journal of Australia","language":"en","page":"533-536","source":"DOI.org (Crossref)","title":"Japanese encephalitis in north Queensland, Australia, 1998","volume":"170","author":[{"family":"Hanna","given":"Jeffrey N"},{"family":"Ritchie","given":"Scott A"},{"family":"Hills","given":"Susan L"},{"family":"Hurk","given":"Andrew F"},{"family":"Phillips","given":"Debra A"},{"family":"Pyke","given":"Alyssa T"},{"family":"Lee","given":"Jonathan M"},{"family":"Johansen","given":"Cheryl A"},{"family":"Mackenzie","given":"John S"}],"issued":{"date-parts":[["1999",6]]}}}],"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FE602D">
              <w:rPr>
                <w:rFonts w:ascii="Times New Roman" w:eastAsia="Times New Roman" w:hAnsi="Times New Roman" w:cs="Times New Roman"/>
                <w:color w:val="000000"/>
                <w:sz w:val="18"/>
                <w:vertAlign w:val="superscript"/>
              </w:rPr>
              <w:t>21</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4D4F7946" w14:textId="77777777" w:rsidTr="00CC501A">
        <w:trPr>
          <w:trHeight w:val="300"/>
        </w:trPr>
        <w:tc>
          <w:tcPr>
            <w:tcW w:w="1682" w:type="dxa"/>
            <w:tcBorders>
              <w:top w:val="nil"/>
              <w:left w:val="nil"/>
              <w:bottom w:val="nil"/>
              <w:right w:val="nil"/>
            </w:tcBorders>
            <w:shd w:val="clear" w:color="auto" w:fill="auto"/>
            <w:hideMark/>
          </w:tcPr>
          <w:p w14:paraId="3B96E1F0"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Feral pig</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26667FA4"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ape York</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453B8D0C"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13</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189ED05E"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1FAC52CF"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0 (8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30F18C91"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3DAA6773"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UbmDKRCu","properties":{"formattedCitation":"\\super 21\\nosupersub{}","plainCitation":"21","noteIndex":0},"citationItems":[{"id":518,"uris":["http://zotero.org/users/9710565/items/WR72C8L3"],"itemData":{"id":518,"type":"article-journal","abstract":"Objective: To describe the circumstances of two cases of Japanese encephalitis (JE) in north Queensland in 1998, including one acquired on the Australian mainland. Design: Serological surveillance of sentinel pigs for JE virus activity; serological surveys of humans and pigs and viral cultures of mosquito collections. Setting: Islands in the Torres Strait and communities in the Northern Peninsula Area (NPA) and near the mouth of the Mitchell Riverin Cape York, Queensland, in the 1998wet season (December 1997-May 1998).\nResults: Sentinel pigs in the Torres Strait began to seroconvert to JE virus in February 1998, just before onset of JE in an unvaccinated 12-year-old boy on Badu island. By mid-April, mostsentinel pigs had seroconverted. Numerous JE viruses were isolated from Culexannulirostris mosquitoes collected on Badu. In early March, a person working at the mouth of the Mitchell River developed JE. Serological surveys showed recent JE virus infection in 13 young pigs on a nearbyfarm, but not in 488 nearby residents. In NPAcommunities, sentinel pigs seroconverted slowlyand JE viruses were isolated from three, but none of 604 residents showed evidence of recent infection. Nucleotide sequencing showed that 1998JE virus isolates from the Torres Straitwere virtually identical not only to the 1998isolatefrom an NPA pig, but also to previous (1995) Badu isolates.\nConclusions: JE virus activity was morewidespread in north Queensland in the 1998wet season than in the three previous wet seasons, but ecological circumstances (eg, less intensive pig husbandry, fewer mosquitoes) appearto have limited transmission on the mainland. Nucleotide sequencing indicated a common source for the 1995 and 1998JE viruses. Circumstantial evidence suggests that cyclonic winds carried infected mosquitoes from Papua New Guinea.","container-title":"Medical Journal of Australia","DOI":"10.5694/j.1326-5377.1999.tb127878.x","ISSN":"0025-729X, 1326-5377","issue":"11","journalAbbreviation":"Medical Journal of Australia","language":"en","page":"533-536","source":"DOI.org (Crossref)","title":"Japanese encephalitis in north Queensland, Australia, 1998","volume":"170","author":[{"family":"Hanna","given":"Jeffrey N"},{"family":"Ritchie","given":"Scott A"},{"family":"Hills","given":"Susan L"},{"family":"Hurk","given":"Andrew F"},{"family":"Phillips","given":"Debra A"},{"family":"Pyke","given":"Alyssa T"},{"family":"Lee","given":"Jonathan M"},{"family":"Johansen","given":"Cheryl A"},{"family":"Mackenzie","given":"John S"}],"issued":{"date-parts":[["1999",6]]}}}],"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FE602D">
              <w:rPr>
                <w:rFonts w:ascii="Times New Roman" w:eastAsia="Times New Roman" w:hAnsi="Times New Roman" w:cs="Times New Roman"/>
                <w:color w:val="000000"/>
                <w:sz w:val="18"/>
                <w:vertAlign w:val="superscript"/>
              </w:rPr>
              <w:t>21</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6F544295" w14:textId="77777777" w:rsidTr="00CC501A">
        <w:trPr>
          <w:trHeight w:val="300"/>
        </w:trPr>
        <w:tc>
          <w:tcPr>
            <w:tcW w:w="1682" w:type="dxa"/>
            <w:tcBorders>
              <w:top w:val="nil"/>
              <w:left w:val="nil"/>
              <w:bottom w:val="nil"/>
              <w:right w:val="nil"/>
            </w:tcBorders>
            <w:shd w:val="clear" w:color="auto" w:fill="auto"/>
            <w:hideMark/>
          </w:tcPr>
          <w:p w14:paraId="7CEC4BBE"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orse</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1022A5A6"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rres Strait outer islands</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1C397AE4"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642C4F66"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7 (7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12EEDC57"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7087B8BD"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21C72146"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e8hdtSb1","properties":{"formattedCitation":"\\super 14\\nosupersub{}","plainCitation":"14","noteIndex":0},"citationItems":[{"id":516,"uris":["http://zotero.org/users/9710565/items/UTSJLGDM"],"itemData":{"id":516,"type":"article-journal","abstract":"Objectives: To determine the distribution of virus infection during an outbreak of Japanese encephalitis (JE) in the Torres Strait, and to describe the environmental factors facilitating the outbreak. Design: Human and porcine serological surveys for JE virus activity throughout the Torres Strait, and mosquito and household surveys on the island of Badu. break is the first time that it has been Setting: The island of Badu (where the clinical cases occurred) and the other islands recognised in Australia. of the Torres Strait, Australia, during April-May 1995.","container-title":"Medical Journal of Australia","DOI":"10.5694/j.1326-5377.1996.tb124960.x","ISSN":"0025-729X, 1326-5377","issue":"5","journalAbbreviation":"Medical Journal of Australia","language":"en","page":"256-260","source":"DOI.org (Crossref)","title":"An outbreak of Japanese encephalitis in the Torres Strait, Australia, 1995","volume":"165","author":[{"family":"Hanna","given":"Jeffrey N"},{"family":"Ritchie","given":"Scott A"},{"family":"Phillips","given":"Debra A"},{"family":"Shield","given":"Jack"},{"family":"Bailey","given":"M Clare"},{"family":"Mackenzie","given":"John S"},{"family":"Poidinger","given":"Michael"},{"family":"McCall","given":"Bradley J"},{"family":"Mills","given":"Phillip J"}],"issued":{"date-parts":[["1996",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1E4D5C">
              <w:rPr>
                <w:rFonts w:ascii="Times New Roman" w:eastAsia="Times New Roman" w:hAnsi="Times New Roman" w:cs="Times New Roman"/>
                <w:color w:val="000000"/>
                <w:sz w:val="18"/>
                <w:vertAlign w:val="superscript"/>
              </w:rPr>
              <w:t>14</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40B383B6" w14:textId="77777777" w:rsidTr="00CC501A">
        <w:trPr>
          <w:trHeight w:val="300"/>
        </w:trPr>
        <w:tc>
          <w:tcPr>
            <w:tcW w:w="1682" w:type="dxa"/>
            <w:tcBorders>
              <w:top w:val="nil"/>
              <w:left w:val="nil"/>
              <w:bottom w:val="nil"/>
              <w:right w:val="nil"/>
            </w:tcBorders>
            <w:shd w:val="clear" w:color="auto" w:fill="auto"/>
            <w:hideMark/>
          </w:tcPr>
          <w:p w14:paraId="0E8B4B43"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Dog</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10D30A02"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rres Strait outer islands</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0B3398D7"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6</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557B26BA"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 (63%)</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7089975E"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6980DD45"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0FB57E1B"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gNzw248P","properties":{"formattedCitation":"\\super 14\\nosupersub{}","plainCitation":"14","noteIndex":0},"citationItems":[{"id":516,"uris":["http://zotero.org/users/9710565/items/UTSJLGDM"],"itemData":{"id":516,"type":"article-journal","abstract":"Objectives: To determine the distribution of virus infection during an outbreak of Japanese encephalitis (JE) in the Torres Strait, and to describe the environmental factors facilitating the outbreak. Design: Human and porcine serological surveys for JE virus activity throughout the Torres Strait, and mosquito and household surveys on the island of Badu. break is the first time that it has been Setting: The island of Badu (where the clinical cases occurred) and the other islands recognised in Australia. of the Torres Strait, Australia, during April-May 1995.","container-title":"Medical Journal of Australia","DOI":"10.5694/j.1326-5377.1996.tb124960.x","ISSN":"0025-729X, 1326-5377","issue":"5","journalAbbreviation":"Medical Journal of Australia","language":"en","page":"256-260","source":"DOI.org (Crossref)","title":"An outbreak of Japanese encephalitis in the Torres Strait, Australia, 1995","volume":"165","author":[{"family":"Hanna","given":"Jeffrey N"},{"family":"Ritchie","given":"Scott A"},{"family":"Phillips","given":"Debra A"},{"family":"Shield","given":"Jack"},{"family":"Bailey","given":"M Clare"},{"family":"Mackenzie","given":"John S"},{"family":"Poidinger","given":"Michael"},{"family":"McCall","given":"Bradley J"},{"family":"Mills","given":"Phillip J"}],"issued":{"date-parts":[["1996",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1E4D5C">
              <w:rPr>
                <w:rFonts w:ascii="Times New Roman" w:eastAsia="Times New Roman" w:hAnsi="Times New Roman" w:cs="Times New Roman"/>
                <w:color w:val="000000"/>
                <w:sz w:val="18"/>
                <w:vertAlign w:val="superscript"/>
              </w:rPr>
              <w:t>14</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4BCA2CF3" w14:textId="77777777" w:rsidTr="00CC501A">
        <w:trPr>
          <w:trHeight w:val="300"/>
        </w:trPr>
        <w:tc>
          <w:tcPr>
            <w:tcW w:w="1682" w:type="dxa"/>
            <w:tcBorders>
              <w:top w:val="nil"/>
              <w:left w:val="nil"/>
              <w:bottom w:val="nil"/>
              <w:right w:val="nil"/>
            </w:tcBorders>
            <w:shd w:val="clear" w:color="auto" w:fill="auto"/>
            <w:hideMark/>
          </w:tcPr>
          <w:p w14:paraId="41D0B5E8"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hicken</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7EDF687C"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rres Strait outer islands</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5BB849C4"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47F2D39F"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49AD586C"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1A260306"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I/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3F4EC436"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0NLVYrae","properties":{"formattedCitation":"\\super 14\\nosupersub{}","plainCitation":"14","noteIndex":0},"citationItems":[{"id":516,"uris":["http://zotero.org/users/9710565/items/UTSJLGDM"],"itemData":{"id":516,"type":"article-journal","abstract":"Objectives: To determine the distribution of virus infection during an outbreak of Japanese encephalitis (JE) in the Torres Strait, and to describe the environmental factors facilitating the outbreak. Design: Human and porcine serological surveys for JE virus activity throughout the Torres Strait, and mosquito and household surveys on the island of Badu. break is the first time that it has been Setting: The island of Badu (where the clinical cases occurred) and the other islands recognised in Australia. of the Torres Strait, Australia, during April-May 1995.","container-title":"Medical Journal of Australia","DOI":"10.5694/j.1326-5377.1996.tb124960.x","ISSN":"0025-729X, 1326-5377","issue":"5","journalAbbreviation":"Medical Journal of Australia","language":"en","page":"256-260","source":"DOI.org (Crossref)","title":"An outbreak of Japanese encephalitis in the Torres Strait, Australia, 1995","volume":"165","author":[{"family":"Hanna","given":"Jeffrey N"},{"family":"Ritchie","given":"Scott A"},{"family":"Phillips","given":"Debra A"},{"family":"Shield","given":"Jack"},{"family":"Bailey","given":"M Clare"},{"family":"Mackenzie","given":"John S"},{"family":"Poidinger","given":"Michael"},{"family":"McCall","given":"Bradley J"},{"family":"Mills","given":"Phillip J"}],"issued":{"date-parts":[["1996",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1E4D5C">
              <w:rPr>
                <w:rFonts w:ascii="Times New Roman" w:eastAsia="Times New Roman" w:hAnsi="Times New Roman" w:cs="Times New Roman"/>
                <w:color w:val="000000"/>
                <w:sz w:val="18"/>
                <w:vertAlign w:val="superscript"/>
              </w:rPr>
              <w:t>14</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5CC0AEA9" w14:textId="77777777" w:rsidTr="00CC501A">
        <w:trPr>
          <w:trHeight w:val="300"/>
        </w:trPr>
        <w:tc>
          <w:tcPr>
            <w:tcW w:w="1682" w:type="dxa"/>
            <w:tcBorders>
              <w:top w:val="nil"/>
              <w:left w:val="nil"/>
              <w:bottom w:val="nil"/>
              <w:right w:val="nil"/>
            </w:tcBorders>
            <w:shd w:val="clear" w:color="auto" w:fill="auto"/>
            <w:hideMark/>
          </w:tcPr>
          <w:p w14:paraId="262B3E3F"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Black flying fox</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63FFB3CD"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estern Australia</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63A1B329"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4D63171E"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 (2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6D7AB0F6"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 (2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16E3D01F"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ELISA/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3CB3E764"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7eRUhVK0","properties":{"formattedCitation":"\\super 22\\nosupersub{}","plainCitation":"22","noteIndex":0},"citationItems":[{"id":830,"uris":["http://zotero.org/users/9710565/items/ATHUNQZZ"],"itemData":{"id":830,"type":"report","publisher":"Animal Research Institute Department of Primary Industries Queensland","title":"Surveillance of mega- and microchiroptera in northern and western Australia for evidence of infection with Australian bat lyssavirus, Hendra virus, Menangle virus, Japanese encephalitis virus and specified arboviruses","author":[{"family":"Field","given":"Hume E."}],"issued":{"date-parts":[["199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FE602D">
              <w:rPr>
                <w:rFonts w:ascii="Times New Roman" w:eastAsia="Times New Roman" w:hAnsi="Times New Roman" w:cs="Times New Roman"/>
                <w:color w:val="000000"/>
                <w:sz w:val="18"/>
                <w:vertAlign w:val="superscript"/>
              </w:rPr>
              <w:t>22</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4191D067" w14:textId="77777777" w:rsidTr="00CC501A">
        <w:trPr>
          <w:trHeight w:val="300"/>
        </w:trPr>
        <w:tc>
          <w:tcPr>
            <w:tcW w:w="1682" w:type="dxa"/>
            <w:tcBorders>
              <w:top w:val="nil"/>
              <w:left w:val="nil"/>
              <w:bottom w:val="nil"/>
              <w:right w:val="nil"/>
            </w:tcBorders>
            <w:shd w:val="clear" w:color="auto" w:fill="auto"/>
            <w:hideMark/>
          </w:tcPr>
          <w:p w14:paraId="66F9603C"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07EDCBA5"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Northern Territory</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48AA375B"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451A83A9"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 (5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2539CFED"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35EA6F4B"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ELISA/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7DBC72EC"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1l5ksj9y","properties":{"formattedCitation":"\\super 22\\nosupersub{}","plainCitation":"22","noteIndex":0},"citationItems":[{"id":830,"uris":["http://zotero.org/users/9710565/items/ATHUNQZZ"],"itemData":{"id":830,"type":"report","publisher":"Animal Research Institute Department of Primary Industries Queensland","title":"Surveillance of mega- and microchiroptera in northern and western Australia for evidence of infection with Australian bat lyssavirus, Hendra virus, Menangle virus, Japanese encephalitis virus and specified arboviruses","author":[{"family":"Field","given":"Hume E."}],"issued":{"date-parts":[["199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FE602D">
              <w:rPr>
                <w:rFonts w:ascii="Times New Roman" w:eastAsia="Times New Roman" w:hAnsi="Times New Roman" w:cs="Times New Roman"/>
                <w:color w:val="000000"/>
                <w:sz w:val="18"/>
                <w:vertAlign w:val="superscript"/>
              </w:rPr>
              <w:t>22</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43EF4552" w14:textId="77777777" w:rsidTr="00CC501A">
        <w:trPr>
          <w:trHeight w:val="300"/>
        </w:trPr>
        <w:tc>
          <w:tcPr>
            <w:tcW w:w="1682" w:type="dxa"/>
            <w:tcBorders>
              <w:top w:val="nil"/>
              <w:left w:val="nil"/>
              <w:bottom w:val="nil"/>
              <w:right w:val="nil"/>
            </w:tcBorders>
            <w:shd w:val="clear" w:color="auto" w:fill="auto"/>
            <w:hideMark/>
          </w:tcPr>
          <w:p w14:paraId="11F4E540"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ittle red flying fox</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nil"/>
              <w:right w:val="nil"/>
            </w:tcBorders>
            <w:shd w:val="clear" w:color="auto" w:fill="auto"/>
            <w:hideMark/>
          </w:tcPr>
          <w:p w14:paraId="7B0B75F4"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estern Australia </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nil"/>
              <w:right w:val="nil"/>
            </w:tcBorders>
            <w:shd w:val="clear" w:color="auto" w:fill="auto"/>
            <w:hideMark/>
          </w:tcPr>
          <w:p w14:paraId="01B90A34"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nil"/>
              <w:right w:val="nil"/>
            </w:tcBorders>
            <w:shd w:val="clear" w:color="auto" w:fill="auto"/>
            <w:hideMark/>
          </w:tcPr>
          <w:p w14:paraId="32C92A68"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nil"/>
              <w:right w:val="nil"/>
            </w:tcBorders>
            <w:shd w:val="clear" w:color="auto" w:fill="auto"/>
            <w:hideMark/>
          </w:tcPr>
          <w:p w14:paraId="6A6CB67E"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nil"/>
              <w:right w:val="nil"/>
            </w:tcBorders>
            <w:shd w:val="clear" w:color="auto" w:fill="auto"/>
            <w:hideMark/>
          </w:tcPr>
          <w:p w14:paraId="67A1E107"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ELISA/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nil"/>
              <w:right w:val="nil"/>
            </w:tcBorders>
            <w:shd w:val="clear" w:color="auto" w:fill="auto"/>
            <w:hideMark/>
          </w:tcPr>
          <w:p w14:paraId="4842C0E7"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RkfhHvEr","properties":{"formattedCitation":"\\super 22\\nosupersub{}","plainCitation":"22","noteIndex":0},"citationItems":[{"id":830,"uris":["http://zotero.org/users/9710565/items/ATHUNQZZ"],"itemData":{"id":830,"type":"report","publisher":"Animal Research Institute Department of Primary Industries Queensland","title":"Surveillance of mega- and microchiroptera in northern and western Australia for evidence of infection with Australian bat lyssavirus, Hendra virus, Menangle virus, Japanese encephalitis virus and specified arboviruses","author":[{"family":"Field","given":"Hume E."}],"issued":{"date-parts":[["199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FE602D">
              <w:rPr>
                <w:rFonts w:ascii="Times New Roman" w:eastAsia="Times New Roman" w:hAnsi="Times New Roman" w:cs="Times New Roman"/>
                <w:color w:val="000000"/>
                <w:sz w:val="18"/>
                <w:vertAlign w:val="superscript"/>
              </w:rPr>
              <w:t>22</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18A8FED8" w14:textId="77777777" w:rsidTr="00CC501A">
        <w:trPr>
          <w:trHeight w:val="300"/>
        </w:trPr>
        <w:tc>
          <w:tcPr>
            <w:tcW w:w="1682" w:type="dxa"/>
            <w:tcBorders>
              <w:top w:val="nil"/>
              <w:left w:val="nil"/>
              <w:bottom w:val="single" w:sz="6" w:space="0" w:color="auto"/>
              <w:right w:val="nil"/>
            </w:tcBorders>
            <w:shd w:val="clear" w:color="auto" w:fill="auto"/>
            <w:hideMark/>
          </w:tcPr>
          <w:p w14:paraId="4D4327BD"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Yellow-bellied sheath-tailed bat</w:t>
            </w:r>
            <w:r w:rsidRPr="009A31B6">
              <w:rPr>
                <w:rFonts w:ascii="Times New Roman" w:eastAsia="Times New Roman" w:hAnsi="Times New Roman" w:cs="Times New Roman"/>
                <w:color w:val="000000"/>
                <w:kern w:val="0"/>
                <w:sz w:val="18"/>
                <w:szCs w:val="18"/>
                <w:lang w:eastAsia="en-AU"/>
                <w14:ligatures w14:val="none"/>
              </w:rPr>
              <w:t> </w:t>
            </w:r>
          </w:p>
        </w:tc>
        <w:tc>
          <w:tcPr>
            <w:tcW w:w="2183" w:type="dxa"/>
            <w:tcBorders>
              <w:top w:val="nil"/>
              <w:left w:val="nil"/>
              <w:bottom w:val="single" w:sz="6" w:space="0" w:color="auto"/>
              <w:right w:val="nil"/>
            </w:tcBorders>
            <w:shd w:val="clear" w:color="auto" w:fill="auto"/>
            <w:hideMark/>
          </w:tcPr>
          <w:p w14:paraId="24586C68"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estern Australia</w:t>
            </w:r>
            <w:r w:rsidRPr="009A31B6">
              <w:rPr>
                <w:rFonts w:ascii="Times New Roman" w:eastAsia="Times New Roman" w:hAnsi="Times New Roman" w:cs="Times New Roman"/>
                <w:color w:val="000000"/>
                <w:kern w:val="0"/>
                <w:sz w:val="18"/>
                <w:szCs w:val="18"/>
                <w:lang w:eastAsia="en-AU"/>
                <w14:ligatures w14:val="none"/>
              </w:rPr>
              <w:t> </w:t>
            </w:r>
          </w:p>
        </w:tc>
        <w:tc>
          <w:tcPr>
            <w:tcW w:w="834" w:type="dxa"/>
            <w:tcBorders>
              <w:top w:val="nil"/>
              <w:left w:val="nil"/>
              <w:bottom w:val="single" w:sz="6" w:space="0" w:color="auto"/>
              <w:right w:val="nil"/>
            </w:tcBorders>
            <w:shd w:val="clear" w:color="auto" w:fill="auto"/>
            <w:hideMark/>
          </w:tcPr>
          <w:p w14:paraId="6F439716"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926" w:type="dxa"/>
            <w:tcBorders>
              <w:top w:val="nil"/>
              <w:left w:val="nil"/>
              <w:bottom w:val="single" w:sz="6" w:space="0" w:color="auto"/>
              <w:right w:val="nil"/>
            </w:tcBorders>
            <w:shd w:val="clear" w:color="auto" w:fill="auto"/>
            <w:hideMark/>
          </w:tcPr>
          <w:p w14:paraId="0F0827DF"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890" w:type="dxa"/>
            <w:tcBorders>
              <w:top w:val="nil"/>
              <w:left w:val="nil"/>
              <w:bottom w:val="single" w:sz="6" w:space="0" w:color="auto"/>
              <w:right w:val="nil"/>
            </w:tcBorders>
            <w:shd w:val="clear" w:color="auto" w:fill="auto"/>
            <w:hideMark/>
          </w:tcPr>
          <w:p w14:paraId="46EE59AC" w14:textId="77777777" w:rsidR="00CC501A" w:rsidRPr="009A31B6" w:rsidRDefault="00CC501A" w:rsidP="00F31901">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 (50%)</w:t>
            </w:r>
            <w:r w:rsidRPr="009A31B6">
              <w:rPr>
                <w:rFonts w:ascii="Times New Roman" w:eastAsia="Times New Roman" w:hAnsi="Times New Roman" w:cs="Times New Roman"/>
                <w:color w:val="000000"/>
                <w:kern w:val="0"/>
                <w:sz w:val="18"/>
                <w:szCs w:val="18"/>
                <w:lang w:eastAsia="en-AU"/>
                <w14:ligatures w14:val="none"/>
              </w:rPr>
              <w:t> </w:t>
            </w:r>
          </w:p>
        </w:tc>
        <w:tc>
          <w:tcPr>
            <w:tcW w:w="1396" w:type="dxa"/>
            <w:tcBorders>
              <w:top w:val="nil"/>
              <w:left w:val="nil"/>
              <w:bottom w:val="single" w:sz="6" w:space="0" w:color="auto"/>
              <w:right w:val="nil"/>
            </w:tcBorders>
            <w:shd w:val="clear" w:color="auto" w:fill="auto"/>
            <w:hideMark/>
          </w:tcPr>
          <w:p w14:paraId="40F2F626"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ELISA/PRNT</w:t>
            </w:r>
            <w:r w:rsidRPr="009A31B6">
              <w:rPr>
                <w:rFonts w:ascii="Times New Roman" w:eastAsia="Times New Roman" w:hAnsi="Times New Roman" w:cs="Times New Roman"/>
                <w:color w:val="000000"/>
                <w:kern w:val="0"/>
                <w:sz w:val="18"/>
                <w:szCs w:val="18"/>
                <w:lang w:eastAsia="en-AU"/>
                <w14:ligatures w14:val="none"/>
              </w:rPr>
              <w:t> </w:t>
            </w:r>
          </w:p>
        </w:tc>
        <w:tc>
          <w:tcPr>
            <w:tcW w:w="1109" w:type="dxa"/>
            <w:tcBorders>
              <w:top w:val="nil"/>
              <w:left w:val="nil"/>
              <w:bottom w:val="single" w:sz="6" w:space="0" w:color="auto"/>
              <w:right w:val="nil"/>
            </w:tcBorders>
            <w:shd w:val="clear" w:color="auto" w:fill="auto"/>
            <w:hideMark/>
          </w:tcPr>
          <w:p w14:paraId="43D9E167"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Pr>
                <w:rFonts w:ascii="Times New Roman" w:eastAsia="Times New Roman" w:hAnsi="Times New Roman" w:cs="Times New Roman"/>
                <w:color w:val="000000"/>
                <w:kern w:val="0"/>
                <w:sz w:val="18"/>
                <w:szCs w:val="18"/>
                <w:shd w:val="clear" w:color="auto" w:fill="E1E3E6"/>
                <w:lang w:val="en-GB" w:eastAsia="en-AU"/>
                <w14:ligatures w14:val="none"/>
              </w:rPr>
              <w:fldChar w:fldCharType="begin"/>
            </w:r>
            <w:r>
              <w:rPr>
                <w:rFonts w:ascii="Times New Roman" w:eastAsia="Times New Roman" w:hAnsi="Times New Roman" w:cs="Times New Roman"/>
                <w:color w:val="000000"/>
                <w:kern w:val="0"/>
                <w:sz w:val="18"/>
                <w:szCs w:val="18"/>
                <w:shd w:val="clear" w:color="auto" w:fill="E1E3E6"/>
                <w:lang w:val="en-GB" w:eastAsia="en-AU"/>
                <w14:ligatures w14:val="none"/>
              </w:rPr>
              <w:instrText xml:space="preserve"> ADDIN ZOTERO_ITEM CSL_CITATION {"citationID":"44lPNMFU","properties":{"formattedCitation":"\\super 22\\nosupersub{}","plainCitation":"22","noteIndex":0},"citationItems":[{"id":830,"uris":["http://zotero.org/users/9710565/items/ATHUNQZZ"],"itemData":{"id":830,"type":"report","publisher":"Animal Research Institute Department of Primary Industries Queensland","title":"Surveillance of mega- and microchiroptera in northern and western Australia for evidence of infection with Australian bat lyssavirus, Hendra virus, Menangle virus, Japanese encephalitis virus and specified arboviruses","author":[{"family":"Field","given":"Hume E."}],"issued":{"date-parts":[["1999"]]}}}],"schema":"https://github.com/citation-style-language/schema/raw/master/csl-citation.json"} </w:instrTex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separate"/>
            </w:r>
            <w:r w:rsidRPr="00FE602D">
              <w:rPr>
                <w:rFonts w:ascii="Times New Roman" w:eastAsia="Times New Roman" w:hAnsi="Times New Roman" w:cs="Times New Roman"/>
                <w:color w:val="000000"/>
                <w:sz w:val="18"/>
                <w:vertAlign w:val="superscript"/>
              </w:rPr>
              <w:t>22</w:t>
            </w:r>
            <w:r>
              <w:rPr>
                <w:rFonts w:ascii="Times New Roman" w:eastAsia="Times New Roman" w:hAnsi="Times New Roman" w:cs="Times New Roman"/>
                <w:color w:val="000000"/>
                <w:kern w:val="0"/>
                <w:sz w:val="18"/>
                <w:szCs w:val="18"/>
                <w:shd w:val="clear" w:color="auto" w:fill="E1E3E6"/>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CC501A" w:rsidRPr="009A31B6" w14:paraId="4C2C3D85" w14:textId="77777777" w:rsidTr="00CC501A">
        <w:trPr>
          <w:trHeight w:val="300"/>
        </w:trPr>
        <w:tc>
          <w:tcPr>
            <w:tcW w:w="9020" w:type="dxa"/>
            <w:gridSpan w:val="7"/>
            <w:tcBorders>
              <w:top w:val="single" w:sz="6" w:space="0" w:color="auto"/>
              <w:left w:val="nil"/>
              <w:bottom w:val="nil"/>
              <w:right w:val="nil"/>
            </w:tcBorders>
            <w:shd w:val="clear" w:color="auto" w:fill="auto"/>
            <w:hideMark/>
          </w:tcPr>
          <w:p w14:paraId="26455074" w14:textId="77777777" w:rsidR="00CC501A" w:rsidRPr="009A31B6" w:rsidRDefault="00CC501A" w:rsidP="00F31901">
            <w:pPr>
              <w:spacing w:after="0" w:line="240" w:lineRule="auto"/>
              <w:jc w:val="both"/>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 xml:space="preserve">Abbreviations: HI, </w:t>
            </w:r>
            <w:proofErr w:type="spellStart"/>
            <w:r w:rsidRPr="009A31B6">
              <w:rPr>
                <w:rFonts w:ascii="Times New Roman" w:eastAsia="Times New Roman" w:hAnsi="Times New Roman" w:cs="Times New Roman"/>
                <w:color w:val="000000"/>
                <w:kern w:val="0"/>
                <w:sz w:val="18"/>
                <w:szCs w:val="18"/>
                <w:lang w:val="en-GB" w:eastAsia="en-AU"/>
                <w14:ligatures w14:val="none"/>
              </w:rPr>
              <w:t>haemagglutination</w:t>
            </w:r>
            <w:proofErr w:type="spellEnd"/>
            <w:r w:rsidRPr="009A31B6">
              <w:rPr>
                <w:rFonts w:ascii="Times New Roman" w:eastAsia="Times New Roman" w:hAnsi="Times New Roman" w:cs="Times New Roman"/>
                <w:color w:val="000000"/>
                <w:kern w:val="0"/>
                <w:sz w:val="18"/>
                <w:szCs w:val="18"/>
                <w:lang w:val="en-GB" w:eastAsia="en-AU"/>
                <w14:ligatures w14:val="none"/>
              </w:rPr>
              <w:t xml:space="preserve"> inhibition assay; PRNT, plaque reduction neutralisation test; ELISA, enzyme-linked immunosorbent assay</w:t>
            </w:r>
            <w:r w:rsidRPr="009A31B6">
              <w:rPr>
                <w:rFonts w:ascii="Times New Roman" w:eastAsia="Times New Roman" w:hAnsi="Times New Roman" w:cs="Times New Roman"/>
                <w:color w:val="000000"/>
                <w:kern w:val="0"/>
                <w:sz w:val="18"/>
                <w:szCs w:val="18"/>
                <w:lang w:eastAsia="en-AU"/>
                <w14:ligatures w14:val="none"/>
              </w:rPr>
              <w:t> </w:t>
            </w:r>
          </w:p>
        </w:tc>
      </w:tr>
    </w:tbl>
    <w:p w14:paraId="5840E6D0" w14:textId="77777777" w:rsidR="00C834ED" w:rsidRDefault="00CC501A"/>
    <w:sectPr w:rsidR="00C834ED" w:rsidSect="006032A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01A"/>
    <w:rsid w:val="006032AA"/>
    <w:rsid w:val="00CC50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7072E3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501A"/>
    <w:pPr>
      <w:spacing w:after="160" w:line="259" w:lineRule="auto"/>
    </w:pPr>
    <w:rPr>
      <w:kern w:val="2"/>
      <w:sz w:val="22"/>
      <w:szCs w:val="22"/>
      <w:lang w:val="en-AU"/>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768</Words>
  <Characters>15780</Characters>
  <Application>Microsoft Macintosh Word</Application>
  <DocSecurity>0</DocSecurity>
  <Lines>131</Lines>
  <Paragraphs>37</Paragraphs>
  <ScaleCrop>false</ScaleCrop>
  <LinksUpToDate>false</LinksUpToDate>
  <CharactersWithSpaces>18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oore</dc:creator>
  <cp:keywords/>
  <dc:description/>
  <cp:lastModifiedBy>Kevin Moore</cp:lastModifiedBy>
  <cp:revision>1</cp:revision>
  <dcterms:created xsi:type="dcterms:W3CDTF">2024-04-17T08:37:00Z</dcterms:created>
  <dcterms:modified xsi:type="dcterms:W3CDTF">2024-04-17T08:37:00Z</dcterms:modified>
</cp:coreProperties>
</file>